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0B1D11" w14:textId="41E7FD19" w:rsidR="00EB5D89" w:rsidRPr="00445646" w:rsidRDefault="00F21B74" w:rsidP="00EB5D89">
      <w:pPr>
        <w:spacing w:line="480" w:lineRule="auto"/>
        <w:jc w:val="both"/>
        <w:rPr>
          <w:rFonts w:ascii="Times New Roman" w:hAnsi="Times New Roman" w:cs="Times New Roman"/>
          <w:b/>
          <w:bCs/>
          <w:iCs/>
          <w:u w:val="single"/>
        </w:rPr>
      </w:pPr>
      <w:r w:rsidRPr="00445646">
        <w:rPr>
          <w:rFonts w:ascii="Times New Roman" w:hAnsi="Times New Roman" w:cs="Times New Roman"/>
          <w:b/>
          <w:bCs/>
          <w:iCs/>
          <w:u w:val="single"/>
        </w:rPr>
        <w:t>Table S1</w:t>
      </w:r>
      <w:r w:rsidR="00EB5D89" w:rsidRPr="00445646">
        <w:rPr>
          <w:rFonts w:ascii="Times New Roman" w:hAnsi="Times New Roman" w:cs="Times New Roman"/>
          <w:b/>
          <w:bCs/>
          <w:u w:val="single"/>
        </w:rPr>
        <w:t xml:space="preserve">. </w:t>
      </w:r>
      <w:r w:rsidR="00445646" w:rsidRPr="00445646">
        <w:rPr>
          <w:rFonts w:ascii="Times New Roman" w:hAnsi="Times New Roman" w:cs="Times New Roman"/>
          <w:b/>
          <w:bCs/>
          <w:u w:val="single"/>
        </w:rPr>
        <w:t xml:space="preserve">Gene names, previous names, ZFIN identifiers and references for </w:t>
      </w:r>
      <w:r w:rsidR="00445646" w:rsidRPr="00445646">
        <w:rPr>
          <w:rFonts w:ascii="Times New Roman" w:hAnsi="Times New Roman" w:cs="Times New Roman"/>
          <w:b/>
          <w:bCs/>
          <w:i/>
          <w:iCs/>
          <w:u w:val="single"/>
        </w:rPr>
        <w:t>in situ</w:t>
      </w:r>
      <w:r w:rsidR="00445646" w:rsidRPr="00445646">
        <w:rPr>
          <w:rFonts w:ascii="Times New Roman" w:hAnsi="Times New Roman" w:cs="Times New Roman"/>
          <w:b/>
          <w:bCs/>
          <w:u w:val="single"/>
        </w:rPr>
        <w:t xml:space="preserve"> hybridization prob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65"/>
        <w:gridCol w:w="3240"/>
        <w:gridCol w:w="2430"/>
        <w:gridCol w:w="2970"/>
      </w:tblGrid>
      <w:tr w:rsidR="00EB5D89" w:rsidRPr="00600B40" w14:paraId="0EAB02C5" w14:textId="77777777" w:rsidTr="00790CAB">
        <w:tc>
          <w:tcPr>
            <w:tcW w:w="1165" w:type="dxa"/>
          </w:tcPr>
          <w:p w14:paraId="2066C761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664A6C">
              <w:rPr>
                <w:rFonts w:ascii="Times New Roman" w:hAnsi="Times New Roman" w:cs="Times New Roman"/>
                <w:b/>
              </w:rPr>
              <w:t>Gene name</w:t>
            </w:r>
          </w:p>
        </w:tc>
        <w:tc>
          <w:tcPr>
            <w:tcW w:w="3240" w:type="dxa"/>
          </w:tcPr>
          <w:p w14:paraId="21FBA28A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664A6C">
              <w:rPr>
                <w:rFonts w:ascii="Times New Roman" w:hAnsi="Times New Roman" w:cs="Times New Roman"/>
                <w:b/>
              </w:rPr>
              <w:t xml:space="preserve">Previous names </w:t>
            </w:r>
          </w:p>
        </w:tc>
        <w:tc>
          <w:tcPr>
            <w:tcW w:w="2430" w:type="dxa"/>
          </w:tcPr>
          <w:p w14:paraId="4D975ADA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664A6C">
              <w:rPr>
                <w:rFonts w:ascii="Times New Roman" w:hAnsi="Times New Roman" w:cs="Times New Roman"/>
                <w:b/>
              </w:rPr>
              <w:t>ZFIN ID</w:t>
            </w:r>
          </w:p>
        </w:tc>
        <w:tc>
          <w:tcPr>
            <w:tcW w:w="2970" w:type="dxa"/>
          </w:tcPr>
          <w:p w14:paraId="42854B6A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b/>
                <w:color w:val="000000" w:themeColor="text1"/>
              </w:rPr>
              <w:t xml:space="preserve">Reference </w:t>
            </w:r>
            <w:r>
              <w:rPr>
                <w:rFonts w:ascii="Times New Roman" w:hAnsi="Times New Roman" w:cs="Times New Roman"/>
                <w:b/>
                <w:color w:val="000000" w:themeColor="text1"/>
              </w:rPr>
              <w:t>f</w:t>
            </w:r>
            <w:r w:rsidRPr="00600B40">
              <w:rPr>
                <w:rFonts w:ascii="Times New Roman" w:hAnsi="Times New Roman" w:cs="Times New Roman"/>
                <w:b/>
                <w:color w:val="000000" w:themeColor="text1"/>
              </w:rPr>
              <w:t xml:space="preserve">or </w:t>
            </w:r>
            <w:r>
              <w:rPr>
                <w:rFonts w:ascii="Times New Roman" w:hAnsi="Times New Roman" w:cs="Times New Roman"/>
                <w:b/>
                <w:color w:val="000000" w:themeColor="text1"/>
              </w:rPr>
              <w:t>p</w:t>
            </w:r>
            <w:r w:rsidRPr="00600B40">
              <w:rPr>
                <w:rFonts w:ascii="Times New Roman" w:hAnsi="Times New Roman" w:cs="Times New Roman"/>
                <w:b/>
                <w:color w:val="000000" w:themeColor="text1"/>
              </w:rPr>
              <w:t>robe</w:t>
            </w:r>
          </w:p>
        </w:tc>
      </w:tr>
      <w:tr w:rsidR="00EB5D89" w:rsidRPr="00600B40" w14:paraId="7148C201" w14:textId="77777777" w:rsidTr="00790CAB">
        <w:tc>
          <w:tcPr>
            <w:tcW w:w="1165" w:type="dxa"/>
          </w:tcPr>
          <w:p w14:paraId="5195EA33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</w:rPr>
            </w:pPr>
            <w:r w:rsidRPr="00664A6C">
              <w:rPr>
                <w:rFonts w:ascii="Times New Roman" w:hAnsi="Times New Roman" w:cs="Times New Roman"/>
                <w:i/>
              </w:rPr>
              <w:t>hmx1</w:t>
            </w:r>
          </w:p>
        </w:tc>
        <w:tc>
          <w:tcPr>
            <w:tcW w:w="3240" w:type="dxa"/>
          </w:tcPr>
          <w:p w14:paraId="7F468DED" w14:textId="30F03F45" w:rsidR="00EB5D89" w:rsidRPr="00664A6C" w:rsidRDefault="00EB5D89" w:rsidP="00790CAB">
            <w:pPr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nkx5.3,</w:t>
            </w:r>
            <w:r w:rsidR="00257AF9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664A6C">
              <w:rPr>
                <w:rFonts w:ascii="Times New Roman" w:hAnsi="Times New Roman" w:cs="Times New Roman"/>
                <w:i/>
                <w:iCs/>
              </w:rPr>
              <w:t xml:space="preserve">nkx5-3, </w:t>
            </w:r>
            <w:hyperlink r:id="rId4" w:history="1">
              <w:r w:rsidRPr="00664A6C">
                <w:rPr>
                  <w:rStyle w:val="Hyperlink"/>
                  <w:rFonts w:ascii="Times New Roman" w:hAnsi="Times New Roman" w:cs="Times New Roman"/>
                  <w:i/>
                  <w:iCs/>
                  <w:color w:val="000000" w:themeColor="text1"/>
                </w:rPr>
                <w:t>im:7155045</w:t>
              </w:r>
            </w:hyperlink>
            <w:r w:rsidRPr="00664A6C">
              <w:rPr>
                <w:rFonts w:ascii="Times New Roman" w:hAnsi="Times New Roman" w:cs="Times New Roman"/>
                <w:i/>
                <w:iCs/>
                <w:color w:val="000000" w:themeColor="text1"/>
              </w:rPr>
              <w:t xml:space="preserve">, </w:t>
            </w:r>
            <w:r w:rsidRPr="00664A6C">
              <w:rPr>
                <w:rFonts w:ascii="Times New Roman" w:hAnsi="Times New Roman" w:cs="Times New Roman"/>
                <w:i/>
                <w:iCs/>
              </w:rPr>
              <w:t>zgc:172164</w:t>
            </w:r>
          </w:p>
        </w:tc>
        <w:tc>
          <w:tcPr>
            <w:tcW w:w="2430" w:type="dxa"/>
          </w:tcPr>
          <w:p w14:paraId="50BFB069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 xml:space="preserve">ZDB-GENE-080204-54 </w:t>
            </w:r>
          </w:p>
        </w:tc>
        <w:tc>
          <w:tcPr>
            <w:tcW w:w="2970" w:type="dxa"/>
          </w:tcPr>
          <w:p w14:paraId="64DF9AF6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t>This publication – see materials and methods.</w:t>
            </w:r>
          </w:p>
        </w:tc>
      </w:tr>
      <w:tr w:rsidR="00EB5D89" w:rsidRPr="00600B40" w14:paraId="306E594F" w14:textId="77777777" w:rsidTr="00790CAB">
        <w:tc>
          <w:tcPr>
            <w:tcW w:w="1165" w:type="dxa"/>
          </w:tcPr>
          <w:p w14:paraId="0F479D1F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</w:rPr>
            </w:pPr>
            <w:r w:rsidRPr="00664A6C">
              <w:rPr>
                <w:rFonts w:ascii="Times New Roman" w:hAnsi="Times New Roman" w:cs="Times New Roman"/>
                <w:i/>
              </w:rPr>
              <w:t>hmx2</w:t>
            </w:r>
          </w:p>
        </w:tc>
        <w:tc>
          <w:tcPr>
            <w:tcW w:w="3240" w:type="dxa"/>
          </w:tcPr>
          <w:p w14:paraId="4963725F" w14:textId="77777777" w:rsidR="00EB5D89" w:rsidRPr="00664A6C" w:rsidRDefault="00EB5D89" w:rsidP="00790CAB">
            <w:pPr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nkx5.2</w:t>
            </w:r>
            <w:r w:rsidRPr="00664A6C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30" w:type="dxa"/>
          </w:tcPr>
          <w:p w14:paraId="072784A0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 xml:space="preserve">ZDB-GENE-080506-2 </w:t>
            </w:r>
          </w:p>
        </w:tc>
        <w:tc>
          <w:tcPr>
            <w:tcW w:w="2970" w:type="dxa"/>
          </w:tcPr>
          <w:p w14:paraId="1217A700" w14:textId="5231E2D1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GZW5nPC9BdXRob3I+PFllYXI+MjAxMDwvWWVhcj48UmVj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GZW5nPC9BdXRob3I+PFllYXI+MjAxMDwvWWVhcj48UmVj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Feng and Xu 2010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6E49DB46" w14:textId="77777777" w:rsidTr="00790CAB">
        <w:tc>
          <w:tcPr>
            <w:tcW w:w="1165" w:type="dxa"/>
          </w:tcPr>
          <w:p w14:paraId="1464E8EB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</w:rPr>
            </w:pPr>
            <w:r w:rsidRPr="00664A6C">
              <w:rPr>
                <w:rFonts w:ascii="Times New Roman" w:hAnsi="Times New Roman" w:cs="Times New Roman"/>
                <w:i/>
              </w:rPr>
              <w:t>hmx3a</w:t>
            </w:r>
          </w:p>
        </w:tc>
        <w:tc>
          <w:tcPr>
            <w:tcW w:w="3240" w:type="dxa"/>
          </w:tcPr>
          <w:p w14:paraId="7E484234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</w:rPr>
            </w:pPr>
            <w:r w:rsidRPr="00664A6C">
              <w:rPr>
                <w:rFonts w:ascii="Times New Roman" w:hAnsi="Times New Roman" w:cs="Times New Roman"/>
                <w:i/>
              </w:rPr>
              <w:t>hmx3, Nkx5-1, nkx5.1, zgc:109845</w:t>
            </w:r>
          </w:p>
        </w:tc>
        <w:tc>
          <w:tcPr>
            <w:tcW w:w="2430" w:type="dxa"/>
          </w:tcPr>
          <w:p w14:paraId="3520C5FE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 xml:space="preserve">ZDB-GENE-001020-1 </w:t>
            </w:r>
          </w:p>
        </w:tc>
        <w:tc>
          <w:tcPr>
            <w:tcW w:w="2970" w:type="dxa"/>
          </w:tcPr>
          <w:p w14:paraId="455879EA" w14:textId="5ED758CC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GZW5nPC9BdXRob3I+PFllYXI+MjAxMDwvWWVhcj48UmVj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GZW5nPC9BdXRob3I+PFllYXI+MjAxMDwvWWVhcj48UmVj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Feng and Xu 2010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398FEBCF" w14:textId="77777777" w:rsidTr="00790CAB">
        <w:tc>
          <w:tcPr>
            <w:tcW w:w="1165" w:type="dxa"/>
          </w:tcPr>
          <w:p w14:paraId="226E0165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</w:rPr>
            </w:pPr>
            <w:r w:rsidRPr="00664A6C">
              <w:rPr>
                <w:rFonts w:ascii="Times New Roman" w:hAnsi="Times New Roman" w:cs="Times New Roman"/>
                <w:i/>
              </w:rPr>
              <w:t>hmx3b</w:t>
            </w:r>
          </w:p>
        </w:tc>
        <w:tc>
          <w:tcPr>
            <w:tcW w:w="3240" w:type="dxa"/>
          </w:tcPr>
          <w:p w14:paraId="713847FF" w14:textId="77777777" w:rsidR="00EB5D89" w:rsidRPr="00664A6C" w:rsidRDefault="00EB5D89" w:rsidP="00790CAB">
            <w:pPr>
              <w:rPr>
                <w:rFonts w:ascii="Times New Roman" w:hAnsi="Times New Roman" w:cs="Times New Roman"/>
              </w:rPr>
            </w:pPr>
            <w:proofErr w:type="gramStart"/>
            <w:r w:rsidRPr="00664A6C">
              <w:rPr>
                <w:rFonts w:ascii="Times New Roman" w:hAnsi="Times New Roman" w:cs="Times New Roman"/>
                <w:i/>
                <w:iCs/>
              </w:rPr>
              <w:t>si:zfos</w:t>
            </w:r>
            <w:proofErr w:type="gramEnd"/>
            <w:r w:rsidRPr="00664A6C">
              <w:rPr>
                <w:rFonts w:ascii="Times New Roman" w:hAnsi="Times New Roman" w:cs="Times New Roman"/>
                <w:i/>
                <w:iCs/>
              </w:rPr>
              <w:t>-911d5.2</w:t>
            </w:r>
          </w:p>
        </w:tc>
        <w:tc>
          <w:tcPr>
            <w:tcW w:w="2430" w:type="dxa"/>
          </w:tcPr>
          <w:p w14:paraId="172EE658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 xml:space="preserve">ZDB-GENE-130603-102 </w:t>
            </w:r>
          </w:p>
        </w:tc>
        <w:tc>
          <w:tcPr>
            <w:tcW w:w="2970" w:type="dxa"/>
          </w:tcPr>
          <w:p w14:paraId="7D47763D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t>This publication – see materials and methods.</w:t>
            </w:r>
          </w:p>
        </w:tc>
      </w:tr>
      <w:tr w:rsidR="00EB5D89" w:rsidRPr="00600B40" w14:paraId="0EA57501" w14:textId="77777777" w:rsidTr="00790CAB">
        <w:tc>
          <w:tcPr>
            <w:tcW w:w="1165" w:type="dxa"/>
          </w:tcPr>
          <w:p w14:paraId="61564288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</w:rPr>
            </w:pPr>
            <w:r w:rsidRPr="00664A6C">
              <w:rPr>
                <w:rFonts w:ascii="Times New Roman" w:hAnsi="Times New Roman" w:cs="Times New Roman"/>
                <w:i/>
              </w:rPr>
              <w:t>hmx4</w:t>
            </w:r>
          </w:p>
        </w:tc>
        <w:tc>
          <w:tcPr>
            <w:tcW w:w="3240" w:type="dxa"/>
          </w:tcPr>
          <w:p w14:paraId="45434F8C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</w:rPr>
            </w:pPr>
            <w:r w:rsidRPr="00664A6C">
              <w:rPr>
                <w:rFonts w:ascii="Times New Roman" w:hAnsi="Times New Roman" w:cs="Times New Roman"/>
                <w:i/>
              </w:rPr>
              <w:t xml:space="preserve">hmx3b, </w:t>
            </w:r>
            <w:proofErr w:type="spellStart"/>
            <w:r w:rsidRPr="00664A6C">
              <w:rPr>
                <w:rFonts w:ascii="Times New Roman" w:hAnsi="Times New Roman" w:cs="Times New Roman"/>
                <w:i/>
              </w:rPr>
              <w:t>zfSOHo</w:t>
            </w:r>
            <w:proofErr w:type="spellEnd"/>
            <w:r w:rsidRPr="00664A6C">
              <w:rPr>
                <w:rFonts w:ascii="Times New Roman" w:hAnsi="Times New Roman" w:cs="Times New Roman"/>
                <w:i/>
              </w:rPr>
              <w:t>, wu:fc21b03, zgc:154104</w:t>
            </w:r>
          </w:p>
        </w:tc>
        <w:tc>
          <w:tcPr>
            <w:tcW w:w="2430" w:type="dxa"/>
          </w:tcPr>
          <w:p w14:paraId="424F762A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 xml:space="preserve">ZDB-GENE-060825-142 </w:t>
            </w:r>
          </w:p>
        </w:tc>
        <w:tc>
          <w:tcPr>
            <w:tcW w:w="2970" w:type="dxa"/>
          </w:tcPr>
          <w:p w14:paraId="7D750DF5" w14:textId="06766108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t>(Feng and Xu, 2010)</w:t>
            </w:r>
          </w:p>
        </w:tc>
      </w:tr>
      <w:tr w:rsidR="00EB5D89" w:rsidRPr="00600B40" w14:paraId="20B0273C" w14:textId="77777777" w:rsidTr="00790CAB">
        <w:tc>
          <w:tcPr>
            <w:tcW w:w="1165" w:type="dxa"/>
          </w:tcPr>
          <w:p w14:paraId="7C866AB8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slc32a1</w:t>
            </w:r>
          </w:p>
        </w:tc>
        <w:tc>
          <w:tcPr>
            <w:tcW w:w="3240" w:type="dxa"/>
          </w:tcPr>
          <w:p w14:paraId="4BB9205C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664A6C">
              <w:rPr>
                <w:rFonts w:ascii="Times New Roman" w:hAnsi="Times New Roman" w:cs="Times New Roman"/>
                <w:i/>
                <w:iCs/>
              </w:rPr>
              <w:t>viaat</w:t>
            </w:r>
            <w:proofErr w:type="spellEnd"/>
            <w:r w:rsidRPr="00664A6C">
              <w:rPr>
                <w:rFonts w:ascii="Times New Roman" w:hAnsi="Times New Roman" w:cs="Times New Roman"/>
                <w:i/>
                <w:iCs/>
              </w:rPr>
              <w:t>, zgc:158324</w:t>
            </w:r>
          </w:p>
        </w:tc>
        <w:tc>
          <w:tcPr>
            <w:tcW w:w="2430" w:type="dxa"/>
          </w:tcPr>
          <w:p w14:paraId="181B4BA8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061201-1</w:t>
            </w:r>
          </w:p>
        </w:tc>
        <w:tc>
          <w:tcPr>
            <w:tcW w:w="2970" w:type="dxa"/>
          </w:tcPr>
          <w:p w14:paraId="6A322486" w14:textId="067517FF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Kimura&lt;/Author&gt;&lt;Year&gt;2006&lt;/Year&gt;&lt;RecNum&gt;3914&lt;/RecNum&gt;&lt;DisplayText&gt;(Kimura&lt;style face="italic"&gt; et al.&lt;/style&gt; 2006)&lt;/DisplayText&gt;&lt;record&gt;&lt;rec-number&gt;3914&lt;/rec-number&gt;&lt;foreign-keys&gt;&lt;key app="EN" db-id="z52rvevei2xepqe0098varr4dv0fxasredde" timestamp="0"&gt;3914&lt;/key&gt;&lt;/foreign-keys&gt;&lt;ref-type name="Journal Article"&gt;17&lt;/ref-type&gt;&lt;contributors&gt;&lt;authors&gt;&lt;author&gt;Kimura, Y.&lt;/author&gt;&lt;author&gt;Okamura, Y.&lt;/author&gt;&lt;author&gt;Higashijima, S.&lt;/author&gt;&lt;/authors&gt;&lt;/contributors&gt;&lt;auth-address&gt;National Institutes of Natural Sciences, Okazaki Institute for Integrative Bioscience, Myodaiji Okazaki, Aichi 444-8787, Japan.&lt;/auth-address&gt;&lt;titles&gt;&lt;title&gt;alx, a zebrafish homolog of Chx10, marks ipsilateral descending excitatory interneurons that participate in the regulation of spinal locomotor circuits&lt;/title&gt;&lt;secondary-title&gt;J Neurosci&lt;/secondary-title&gt;&lt;/titles&gt;&lt;periodical&gt;&lt;full-title&gt;J Neurosci&lt;/full-title&gt;&lt;/periodical&gt;&lt;pages&gt;5684-97&lt;/pages&gt;&lt;volume&gt;26&lt;/volume&gt;&lt;number&gt;21&lt;/number&gt;&lt;dates&gt;&lt;year&gt;2006&lt;/year&gt;&lt;pub-dates&gt;&lt;date&gt;May 24&lt;/date&gt;&lt;/pub-dates&gt;&lt;/dates&gt;&lt;accession-num&gt;16723525&lt;/accession-num&gt;&lt;urls&gt;&lt;related-urls&gt;&lt;url&gt;http://www.ncbi.nlm.nih.gov/entrez/query.fcgi?cmd=Retrieve&amp;amp;db=PubMed&amp;amp;dopt=Citation&amp;amp;list_uids=16723525&lt;/url&gt;&lt;/related-urls&gt;&lt;/urls&gt;&lt;/record&gt;&lt;/Cite&gt;&lt;/EndNote&gt;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Kimur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6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714FC607" w14:textId="77777777" w:rsidTr="00790CAB">
        <w:tc>
          <w:tcPr>
            <w:tcW w:w="1165" w:type="dxa"/>
          </w:tcPr>
          <w:p w14:paraId="20DDFA9F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en1b</w:t>
            </w:r>
          </w:p>
        </w:tc>
        <w:tc>
          <w:tcPr>
            <w:tcW w:w="3240" w:type="dxa"/>
          </w:tcPr>
          <w:p w14:paraId="7EE466B9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eng1b,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Pr="00664A6C">
              <w:rPr>
                <w:rFonts w:ascii="Times New Roman" w:hAnsi="Times New Roman" w:cs="Times New Roman"/>
                <w:i/>
                <w:iCs/>
              </w:rPr>
              <w:t>eng4, engrailed 4, wu:fc84e11, zgc:113499</w:t>
            </w:r>
          </w:p>
        </w:tc>
        <w:tc>
          <w:tcPr>
            <w:tcW w:w="2430" w:type="dxa"/>
          </w:tcPr>
          <w:p w14:paraId="1B45B38E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980526-6</w:t>
            </w:r>
          </w:p>
        </w:tc>
        <w:tc>
          <w:tcPr>
            <w:tcW w:w="2970" w:type="dxa"/>
          </w:tcPr>
          <w:p w14:paraId="5C061B3C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t xml:space="preserve">Gift of Drs. </w:t>
            </w:r>
            <w:proofErr w:type="spellStart"/>
            <w:r w:rsidRPr="00600B40">
              <w:rPr>
                <w:rFonts w:ascii="Times New Roman" w:hAnsi="Times New Roman" w:cs="Times New Roman"/>
                <w:color w:val="000000" w:themeColor="text1"/>
              </w:rPr>
              <w:t>Kikuci</w:t>
            </w:r>
            <w:proofErr w:type="spellEnd"/>
            <w:r w:rsidRPr="00600B40">
              <w:rPr>
                <w:rFonts w:ascii="Times New Roman" w:hAnsi="Times New Roman" w:cs="Times New Roman"/>
                <w:color w:val="000000" w:themeColor="text1"/>
              </w:rPr>
              <w:t xml:space="preserve"> &amp; </w:t>
            </w:r>
            <w:proofErr w:type="spellStart"/>
            <w:r w:rsidRPr="00600B40">
              <w:rPr>
                <w:rFonts w:ascii="Times New Roman" w:hAnsi="Times New Roman" w:cs="Times New Roman"/>
                <w:color w:val="000000" w:themeColor="text1"/>
              </w:rPr>
              <w:t>Westerfield</w:t>
            </w:r>
            <w:proofErr w:type="spellEnd"/>
            <w:r w:rsidRPr="00600B40">
              <w:rPr>
                <w:rFonts w:ascii="Times New Roman" w:hAnsi="Times New Roman" w:cs="Times New Roman"/>
                <w:color w:val="000000" w:themeColor="text1"/>
              </w:rPr>
              <w:t>, University of Oregon.</w:t>
            </w:r>
          </w:p>
        </w:tc>
      </w:tr>
      <w:tr w:rsidR="00EB5D89" w:rsidRPr="00600B40" w14:paraId="6AEEBFE8" w14:textId="77777777" w:rsidTr="00790CAB">
        <w:tc>
          <w:tcPr>
            <w:tcW w:w="1165" w:type="dxa"/>
          </w:tcPr>
          <w:p w14:paraId="1C6CF6B4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slc17a6a</w:t>
            </w:r>
          </w:p>
        </w:tc>
        <w:tc>
          <w:tcPr>
            <w:tcW w:w="3240" w:type="dxa"/>
          </w:tcPr>
          <w:p w14:paraId="1B410A1F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slc17a6l, VGLUT2.2, vglut2b, wu:fj12c01</w:t>
            </w:r>
          </w:p>
        </w:tc>
        <w:tc>
          <w:tcPr>
            <w:tcW w:w="2430" w:type="dxa"/>
          </w:tcPr>
          <w:p w14:paraId="292DF99E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050105-4</w:t>
            </w:r>
          </w:p>
        </w:tc>
        <w:tc>
          <w:tcPr>
            <w:tcW w:w="2970" w:type="dxa"/>
          </w:tcPr>
          <w:p w14:paraId="63CDD845" w14:textId="5FC1AF5C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27077A">
              <w:rPr>
                <w:rFonts w:ascii="Times New Roman" w:hAnsi="Times New Roman" w:cs="Times New Roman"/>
                <w:noProof/>
                <w:color w:val="000000" w:themeColor="text1"/>
              </w:rPr>
              <w:t>a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; 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27077A">
              <w:rPr>
                <w:rFonts w:ascii="Times New Roman" w:hAnsi="Times New Roman" w:cs="Times New Roman"/>
                <w:noProof/>
                <w:color w:val="000000" w:themeColor="text1"/>
              </w:rPr>
              <w:t>b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2BF74058" w14:textId="77777777" w:rsidTr="00790CAB">
        <w:tc>
          <w:tcPr>
            <w:tcW w:w="1165" w:type="dxa"/>
          </w:tcPr>
          <w:p w14:paraId="64451640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slc17a6b</w:t>
            </w:r>
          </w:p>
        </w:tc>
        <w:tc>
          <w:tcPr>
            <w:tcW w:w="3240" w:type="dxa"/>
          </w:tcPr>
          <w:p w14:paraId="49736F8A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 xml:space="preserve">slc17a6, </w:t>
            </w:r>
            <w:proofErr w:type="spellStart"/>
            <w:r w:rsidRPr="00664A6C">
              <w:rPr>
                <w:rFonts w:ascii="Times New Roman" w:hAnsi="Times New Roman" w:cs="Times New Roman"/>
                <w:i/>
                <w:iCs/>
              </w:rPr>
              <w:t>blu</w:t>
            </w:r>
            <w:proofErr w:type="spellEnd"/>
            <w:r w:rsidRPr="00664A6C">
              <w:rPr>
                <w:rFonts w:ascii="Times New Roman" w:hAnsi="Times New Roman" w:cs="Times New Roman"/>
                <w:i/>
                <w:iCs/>
              </w:rPr>
              <w:t xml:space="preserve">, </w:t>
            </w:r>
            <w:proofErr w:type="spellStart"/>
            <w:r w:rsidRPr="00664A6C">
              <w:rPr>
                <w:rFonts w:ascii="Times New Roman" w:hAnsi="Times New Roman" w:cs="Times New Roman"/>
                <w:i/>
                <w:iCs/>
              </w:rPr>
              <w:t>blumenkohl</w:t>
            </w:r>
            <w:proofErr w:type="spellEnd"/>
            <w:r w:rsidRPr="00664A6C">
              <w:rPr>
                <w:rFonts w:ascii="Times New Roman" w:hAnsi="Times New Roman" w:cs="Times New Roman"/>
                <w:i/>
                <w:iCs/>
              </w:rPr>
              <w:t xml:space="preserve">, </w:t>
            </w:r>
            <w:proofErr w:type="gramStart"/>
            <w:r w:rsidRPr="00664A6C">
              <w:rPr>
                <w:rFonts w:ascii="Times New Roman" w:hAnsi="Times New Roman" w:cs="Times New Roman"/>
                <w:i/>
                <w:iCs/>
              </w:rPr>
              <w:t>si:packt</w:t>
            </w:r>
            <w:proofErr w:type="gramEnd"/>
            <w:r w:rsidRPr="00664A6C">
              <w:rPr>
                <w:rFonts w:ascii="Times New Roman" w:hAnsi="Times New Roman" w:cs="Times New Roman"/>
                <w:i/>
                <w:iCs/>
              </w:rPr>
              <w:t>73.2; si:packt90.2, si:xx-packt73.2, VGLUT2.1</w:t>
            </w:r>
            <w:r w:rsidRPr="00664A6C">
              <w:rPr>
                <w:rFonts w:ascii="Times New Roman" w:hAnsi="Times New Roman" w:cs="Times New Roman"/>
              </w:rPr>
              <w:t xml:space="preserve">, </w:t>
            </w:r>
            <w:r w:rsidRPr="00664A6C">
              <w:rPr>
                <w:rFonts w:ascii="Times New Roman" w:hAnsi="Times New Roman" w:cs="Times New Roman"/>
                <w:i/>
                <w:iCs/>
              </w:rPr>
              <w:t>vglut2a</w:t>
            </w:r>
          </w:p>
        </w:tc>
        <w:tc>
          <w:tcPr>
            <w:tcW w:w="2430" w:type="dxa"/>
          </w:tcPr>
          <w:p w14:paraId="6C8AD640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030616-554</w:t>
            </w:r>
          </w:p>
        </w:tc>
        <w:tc>
          <w:tcPr>
            <w:tcW w:w="2970" w:type="dxa"/>
          </w:tcPr>
          <w:p w14:paraId="254A3C47" w14:textId="58C56450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236890">
              <w:rPr>
                <w:rFonts w:ascii="Times New Roman" w:hAnsi="Times New Roman" w:cs="Times New Roman"/>
                <w:noProof/>
                <w:color w:val="000000" w:themeColor="text1"/>
              </w:rPr>
              <w:t>a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; 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236890">
              <w:rPr>
                <w:rFonts w:ascii="Times New Roman" w:hAnsi="Times New Roman" w:cs="Times New Roman"/>
                <w:noProof/>
                <w:color w:val="000000" w:themeColor="text1"/>
              </w:rPr>
              <w:t>b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47F1AF95" w14:textId="77777777" w:rsidTr="00790CAB">
        <w:tc>
          <w:tcPr>
            <w:tcW w:w="1165" w:type="dxa"/>
          </w:tcPr>
          <w:p w14:paraId="476C2D8F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lhx1a</w:t>
            </w:r>
          </w:p>
        </w:tc>
        <w:tc>
          <w:tcPr>
            <w:tcW w:w="3240" w:type="dxa"/>
          </w:tcPr>
          <w:p w14:paraId="1C1CACA1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 xml:space="preserve">lim1, lim1a, </w:t>
            </w:r>
            <w:proofErr w:type="gramStart"/>
            <w:r w:rsidRPr="00664A6C">
              <w:rPr>
                <w:rFonts w:ascii="Times New Roman" w:hAnsi="Times New Roman" w:cs="Times New Roman"/>
                <w:i/>
                <w:iCs/>
              </w:rPr>
              <w:t>wu:fe</w:t>
            </w:r>
            <w:proofErr w:type="gramEnd"/>
            <w:r w:rsidRPr="00664A6C">
              <w:rPr>
                <w:rFonts w:ascii="Times New Roman" w:hAnsi="Times New Roman" w:cs="Times New Roman"/>
                <w:i/>
                <w:iCs/>
              </w:rPr>
              <w:t>25d04, wu:fj36b06</w:t>
            </w:r>
          </w:p>
        </w:tc>
        <w:tc>
          <w:tcPr>
            <w:tcW w:w="2430" w:type="dxa"/>
          </w:tcPr>
          <w:p w14:paraId="131762A0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980526-347</w:t>
            </w:r>
          </w:p>
        </w:tc>
        <w:tc>
          <w:tcPr>
            <w:tcW w:w="2970" w:type="dxa"/>
          </w:tcPr>
          <w:p w14:paraId="032F4834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Toyama&lt;/Author&gt;&lt;Year&gt;1997&lt;/Year&gt;&lt;RecNum&gt;3328&lt;/RecNum&gt;&lt;DisplayText&gt;(Toyama and Dawid 1997)&lt;/DisplayText&gt;&lt;record&gt;&lt;rec-number&gt;3328&lt;/rec-number&gt;&lt;foreign-keys&gt;&lt;key app="EN" db-id="z52rvevei2xepqe0098varr4dv0fxasredde" timestamp="0"&gt;3328&lt;/key&gt;&lt;/foreign-keys&gt;&lt;ref-type name="Journal Article"&gt;17&lt;/ref-type&gt;&lt;contributors&gt;&lt;authors&gt;&lt;author&gt;Toyama, R&lt;/author&gt;&lt;author&gt;Dawid, IB&lt;/author&gt;&lt;/authors&gt;&lt;/contributors&gt;&lt;titles&gt;&lt;title&gt;&lt;style face="italic" font="default" size="100%"&gt;lim6&lt;/style&gt;&lt;style face="normal" font="default" size="100%"&gt;, a novel LIM homeobox gene in the zebrafish: comparison of its expression pattern with &lt;/style&gt;&lt;style face="italic" font="default" size="100%"&gt;lim1&lt;/style&gt;&lt;/title&gt;&lt;secondary-title&gt;Dev. Dyn.&lt;/secondary-title&gt;&lt;alt-title&gt;Dev. Dyn.&lt;/alt-title&gt;&lt;/titles&gt;&lt;pages&gt;406-17&lt;/pages&gt;&lt;volume&gt;209&lt;/volume&gt;&lt;number&gt;4&lt;/number&gt;&lt;keywords&gt;&lt;keyword&gt;Amino Acid Sequence&lt;/keyword&gt;&lt;keyword&gt;Animal&lt;/keyword&gt;&lt;keyword&gt;Base Sequence&lt;/keyword&gt;&lt;keyword&gt;Central Nervous System&lt;/keyword&gt;&lt;keyword&gt;Cleavage Stage, Ovum&lt;/keyword&gt;&lt;keyword&gt;Cloning, Molecular&lt;/keyword&gt;&lt;keyword&gt;Comparative Study&lt;/keyword&gt;&lt;keyword&gt;DNA, Complementary&lt;/keyword&gt;&lt;keyword&gt;Gene Expression&lt;/keyword&gt;&lt;keyword&gt;Genes, Homeobox&lt;/keyword&gt;&lt;keyword&gt;Homeodomain Proteins&lt;/keyword&gt;&lt;keyword&gt;Molecular Sequence Data&lt;/keyword&gt;&lt;keyword&gt;Notochord&lt;/keyword&gt;&lt;keyword&gt;Sequence Homology, Amino Acid&lt;/keyword&gt;&lt;keyword&gt;Tail&lt;/keyword&gt;&lt;keyword&gt;Time Factors&lt;/keyword&gt;&lt;keyword&gt;Zebrafish&lt;/keyword&gt;&lt;/keywords&gt;&lt;dates&gt;&lt;year&gt;1997&lt;/year&gt;&lt;/dates&gt;&lt;pub-location&gt;UNITED STATES&lt;/pub-location&gt;&lt;isbn&gt;1058-8388&lt;/isbn&gt;&lt;urls&gt;&lt;/urls&gt;&lt;custom1&gt;97407515&lt;/custom1&gt;&lt;/record&gt;&lt;/Cite&gt;&lt;/EndNote&gt;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Toyama and Dawid 1997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1DCA55C6" w14:textId="77777777" w:rsidTr="00790CAB">
        <w:tc>
          <w:tcPr>
            <w:tcW w:w="1165" w:type="dxa"/>
          </w:tcPr>
          <w:p w14:paraId="1DE9C5EB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evx1</w:t>
            </w:r>
          </w:p>
        </w:tc>
        <w:tc>
          <w:tcPr>
            <w:tcW w:w="3240" w:type="dxa"/>
          </w:tcPr>
          <w:p w14:paraId="2C5A8A3C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cb416</w:t>
            </w:r>
          </w:p>
        </w:tc>
        <w:tc>
          <w:tcPr>
            <w:tcW w:w="2430" w:type="dxa"/>
          </w:tcPr>
          <w:p w14:paraId="2875ECAD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980526-364</w:t>
            </w:r>
          </w:p>
        </w:tc>
        <w:tc>
          <w:tcPr>
            <w:tcW w:w="2970" w:type="dxa"/>
          </w:tcPr>
          <w:p w14:paraId="4F056A42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Thaeron&lt;/Author&gt;&lt;Year&gt;2000&lt;/Year&gt;&lt;RecNum&gt;3275&lt;/RecNum&gt;&lt;DisplayText&gt;(Thaeron&lt;style face="italic"&gt; et al.&lt;/style&gt; 2000)&lt;/DisplayText&gt;&lt;record&gt;&lt;rec-number&gt;3275&lt;/rec-number&gt;&lt;foreign-keys&gt;&lt;key app="EN" db-id="z52rvevei2xepqe0098varr4dv0fxasredde" timestamp="0"&gt;3275&lt;/key&gt;&lt;/foreign-keys&gt;&lt;ref-type name="Journal Article"&gt;17&lt;/ref-type&gt;&lt;contributors&gt;&lt;authors&gt;&lt;author&gt;Thaeron, C.&lt;/author&gt;&lt;author&gt;Avaron, F.&lt;/author&gt;&lt;author&gt;Casane, D.&lt;/author&gt;&lt;author&gt;Borday, V.&lt;/author&gt;&lt;author&gt;Thisse, B.&lt;/author&gt;&lt;author&gt;Thisse, C.&lt;/author&gt;&lt;author&gt;Boulekbache, H.&lt;/author&gt;&lt;author&gt;Laurenti, P.&lt;/author&gt;&lt;/authors&gt;&lt;/contributors&gt;&lt;titles&gt;&lt;title&gt;&lt;style face="normal" font="default" size="100%"&gt;Zebrafish &lt;/style&gt;&lt;style face="italic" font="default" size="100%"&gt;evx1&lt;/style&gt;&lt;style face="normal" font="default" size="100%"&gt; is dynamically expressed during embryogenesis in subsets of interneurones, posterior gut and urogenital system.&lt;/style&gt;&lt;/title&gt;&lt;secondary-title&gt;Mechanisms of Development&lt;/secondary-title&gt;&lt;/titles&gt;&lt;periodical&gt;&lt;full-title&gt;Mech Dev&lt;/full-title&gt;&lt;abbr-1&gt;Mechanisms of development&lt;/abbr-1&gt;&lt;/periodical&gt;&lt;pages&gt;167-172&lt;/pages&gt;&lt;volume&gt;99&lt;/volume&gt;&lt;dates&gt;&lt;year&gt;2000&lt;/year&gt;&lt;/dates&gt;&lt;urls&gt;&lt;/urls&gt;&lt;/record&gt;&lt;/Cite&gt;&lt;/EndNote&gt;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Thaeron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0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231ECCBC" w14:textId="77777777" w:rsidTr="00790CAB">
        <w:tc>
          <w:tcPr>
            <w:tcW w:w="1165" w:type="dxa"/>
          </w:tcPr>
          <w:p w14:paraId="764940B4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evx2</w:t>
            </w:r>
          </w:p>
        </w:tc>
        <w:tc>
          <w:tcPr>
            <w:tcW w:w="3240" w:type="dxa"/>
          </w:tcPr>
          <w:p w14:paraId="734426EF" w14:textId="77777777" w:rsidR="00EB5D89" w:rsidRPr="00664A6C" w:rsidRDefault="00EB5D89" w:rsidP="00790CAB">
            <w:pPr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None</w:t>
            </w:r>
          </w:p>
        </w:tc>
        <w:tc>
          <w:tcPr>
            <w:tcW w:w="2430" w:type="dxa"/>
          </w:tcPr>
          <w:p w14:paraId="18968E3F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980526-215</w:t>
            </w:r>
          </w:p>
        </w:tc>
        <w:tc>
          <w:tcPr>
            <w:tcW w:w="2970" w:type="dxa"/>
          </w:tcPr>
          <w:p w14:paraId="62DBBE42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Sordino&lt;/Author&gt;&lt;Year&gt;1996&lt;/Year&gt;&lt;RecNum&gt;3129&lt;/RecNum&gt;&lt;DisplayText&gt;(Sordino&lt;style face="italic"&gt; et al.&lt;/style&gt; 1996)&lt;/DisplayText&gt;&lt;record&gt;&lt;rec-number&gt;3129&lt;/rec-number&gt;&lt;foreign-keys&gt;&lt;key app="EN" db-id="z52rvevei2xepqe0098varr4dv0fxasredde" timestamp="0"&gt;3129&lt;/key&gt;&lt;/foreign-keys&gt;&lt;ref-type name="Journal Article"&gt;17&lt;/ref-type&gt;&lt;contributors&gt;&lt;authors&gt;&lt;author&gt;Sordino, P.&lt;/author&gt;&lt;author&gt;Duboule, D.&lt;/author&gt;&lt;author&gt;Kondo, T.&lt;/author&gt;&lt;/authors&gt;&lt;/contributors&gt;&lt;titles&gt;&lt;title&gt;&lt;style face="normal" font="default" size="100%"&gt;Zebrafish &lt;/style&gt;&lt;style face="italic" font="default" size="100%"&gt;Hoxa&lt;/style&gt;&lt;style face="normal" font="default" size="100%"&gt; and &lt;/style&gt;&lt;style face="italic" font="default" size="100%"&gt;Evx-2&lt;/style&gt;&lt;style face="normal" font="default" size="100%"&gt; genes: cloning, developmental expression and implications for the functional evolution of posterior &lt;/style&gt;&lt;style face="italic" font="default" size="100%"&gt;Hox&lt;/style&gt;&lt;style face="normal" font="default" size="100%"&gt; genes&lt;/style&gt;&lt;/title&gt;&lt;secondary-title&gt;Mech. Dev.&lt;/secondary-title&gt;&lt;/titles&gt;&lt;pages&gt;165 - 175&lt;/pages&gt;&lt;volume&gt;59&lt;/volume&gt;&lt;dates&gt;&lt;year&gt;1996&lt;/year&gt;&lt;/dates&gt;&lt;urls&gt;&lt;/urls&gt;&lt;/record&gt;&lt;/Cite&gt;&lt;/EndNote&gt;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Sordino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1996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493BD35C" w14:textId="77777777" w:rsidTr="00790CAB">
        <w:tc>
          <w:tcPr>
            <w:tcW w:w="1165" w:type="dxa"/>
          </w:tcPr>
          <w:p w14:paraId="6FA10B35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slc6a5</w:t>
            </w:r>
          </w:p>
        </w:tc>
        <w:tc>
          <w:tcPr>
            <w:tcW w:w="3240" w:type="dxa"/>
          </w:tcPr>
          <w:p w14:paraId="1037D1F7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 xml:space="preserve">glyt2, </w:t>
            </w:r>
            <w:proofErr w:type="gramStart"/>
            <w:r w:rsidRPr="00664A6C">
              <w:rPr>
                <w:rFonts w:ascii="Times New Roman" w:hAnsi="Times New Roman" w:cs="Times New Roman"/>
                <w:i/>
                <w:iCs/>
              </w:rPr>
              <w:t>si:dkey</w:t>
            </w:r>
            <w:proofErr w:type="gramEnd"/>
            <w:r w:rsidRPr="00664A6C">
              <w:rPr>
                <w:rFonts w:ascii="Times New Roman" w:hAnsi="Times New Roman" w:cs="Times New Roman"/>
                <w:i/>
                <w:iCs/>
              </w:rPr>
              <w:t>-7n10.12</w:t>
            </w:r>
          </w:p>
        </w:tc>
        <w:tc>
          <w:tcPr>
            <w:tcW w:w="2430" w:type="dxa"/>
          </w:tcPr>
          <w:p w14:paraId="487E9ED0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050105-2</w:t>
            </w:r>
          </w:p>
        </w:tc>
        <w:tc>
          <w:tcPr>
            <w:tcW w:w="2970" w:type="dxa"/>
          </w:tcPr>
          <w:p w14:paraId="3C9F603D" w14:textId="043FF4C9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0D2EA7">
              <w:rPr>
                <w:rFonts w:ascii="Times New Roman" w:hAnsi="Times New Roman" w:cs="Times New Roman"/>
                <w:noProof/>
                <w:color w:val="000000" w:themeColor="text1"/>
              </w:rPr>
              <w:t>a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; 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0D2EA7">
              <w:rPr>
                <w:rFonts w:ascii="Times New Roman" w:hAnsi="Times New Roman" w:cs="Times New Roman"/>
                <w:noProof/>
                <w:color w:val="000000" w:themeColor="text1"/>
              </w:rPr>
              <w:t>b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5C1D1E08" w14:textId="77777777" w:rsidTr="00790CAB">
        <w:tc>
          <w:tcPr>
            <w:tcW w:w="1165" w:type="dxa"/>
          </w:tcPr>
          <w:p w14:paraId="17284A0A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gad1b</w:t>
            </w:r>
          </w:p>
        </w:tc>
        <w:tc>
          <w:tcPr>
            <w:tcW w:w="3240" w:type="dxa"/>
          </w:tcPr>
          <w:p w14:paraId="7FAD1E65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gad1, GAD67, gad67</w:t>
            </w:r>
          </w:p>
        </w:tc>
        <w:tc>
          <w:tcPr>
            <w:tcW w:w="2430" w:type="dxa"/>
          </w:tcPr>
          <w:p w14:paraId="2F7414CF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030909-3</w:t>
            </w:r>
          </w:p>
        </w:tc>
        <w:tc>
          <w:tcPr>
            <w:tcW w:w="2970" w:type="dxa"/>
          </w:tcPr>
          <w:p w14:paraId="134F1674" w14:textId="452C6964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IaWdhc2hpamltYTwvQXV0aG9yPjxZZWFyPjIwMDQ8L1ll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==
</w:fldData>
              </w:fldCha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0D2EA7">
              <w:rPr>
                <w:rFonts w:ascii="Times New Roman" w:hAnsi="Times New Roman" w:cs="Times New Roman"/>
                <w:noProof/>
                <w:color w:val="000000" w:themeColor="text1"/>
              </w:rPr>
              <w:t>a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; Higashijima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4</w:t>
            </w:r>
            <w:r w:rsidR="000D2EA7">
              <w:rPr>
                <w:rFonts w:ascii="Times New Roman" w:hAnsi="Times New Roman" w:cs="Times New Roman"/>
                <w:noProof/>
                <w:color w:val="000000" w:themeColor="text1"/>
              </w:rPr>
              <w:t>b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41997A46" w14:textId="77777777" w:rsidTr="00790CAB">
        <w:tc>
          <w:tcPr>
            <w:tcW w:w="1165" w:type="dxa"/>
          </w:tcPr>
          <w:p w14:paraId="6415F418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krt15</w:t>
            </w:r>
          </w:p>
        </w:tc>
        <w:tc>
          <w:tcPr>
            <w:tcW w:w="3240" w:type="dxa"/>
          </w:tcPr>
          <w:p w14:paraId="394218BB" w14:textId="77777777" w:rsidR="00EB5D89" w:rsidRPr="00664A6C" w:rsidRDefault="00EB5D89" w:rsidP="00790CAB">
            <w:pPr>
              <w:rPr>
                <w:rFonts w:ascii="Times New Roman" w:hAnsi="Times New Roman" w:cs="Times New Roman"/>
                <w:i/>
                <w:iCs/>
              </w:rPr>
            </w:pPr>
            <w:proofErr w:type="gramStart"/>
            <w:r w:rsidRPr="00664A6C">
              <w:rPr>
                <w:rFonts w:ascii="Times New Roman" w:hAnsi="Times New Roman" w:cs="Times New Roman"/>
                <w:i/>
                <w:iCs/>
              </w:rPr>
              <w:t>wu:fa</w:t>
            </w:r>
            <w:proofErr w:type="gramEnd"/>
            <w:r w:rsidRPr="00664A6C">
              <w:rPr>
                <w:rFonts w:ascii="Times New Roman" w:hAnsi="Times New Roman" w:cs="Times New Roman"/>
                <w:i/>
                <w:iCs/>
              </w:rPr>
              <w:t>91c06, wu:fa95d04, zgc:55334</w:t>
            </w:r>
          </w:p>
        </w:tc>
        <w:tc>
          <w:tcPr>
            <w:tcW w:w="2430" w:type="dxa"/>
          </w:tcPr>
          <w:p w14:paraId="37BB99DF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040426-2931</w:t>
            </w:r>
          </w:p>
        </w:tc>
        <w:tc>
          <w:tcPr>
            <w:tcW w:w="2970" w:type="dxa"/>
          </w:tcPr>
          <w:p w14:paraId="330AD4FB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Valentin&lt;/Author&gt;&lt;Year&gt;2007&lt;/Year&gt;&lt;RecNum&gt;8017&lt;/RecNum&gt;&lt;DisplayText&gt;(Valentin&lt;style face="italic"&gt; et al.&lt;/style&gt; 2007)&lt;/DisplayText&gt;&lt;record&gt;&lt;rec-number&gt;8017&lt;/rec-number&gt;&lt;foreign-keys&gt;&lt;key app="EN" db-id="z52rvevei2xepqe0098varr4dv0fxasredde" timestamp="1579296763"&gt;8017&lt;/key&gt;&lt;/foreign-keys&gt;&lt;ref-type name="Journal Article"&gt;17&lt;/ref-type&gt;&lt;contributors&gt;&lt;authors&gt;&lt;author&gt;Valentin, G.&lt;/author&gt;&lt;author&gt;Haas, P.&lt;/author&gt;&lt;author&gt;Gilmour, D.&lt;/author&gt;&lt;/authors&gt;&lt;/contributors&gt;&lt;auth-address&gt;European Molecular Biology Laboratory, Meyerhofstrasse 1, Heidelberg 69117, Germany.&lt;/auth-address&gt;&lt;titles&gt;&lt;title&gt;The chemokine SDF1a coordinates tissue migration through the spatially restricted activation of Cxcr7 and Cxcr4b&lt;/title&gt;&lt;secondary-title&gt;Curr Biol&lt;/secondary-title&gt;&lt;/titles&gt;&lt;periodical&gt;&lt;full-title&gt;Curr Biol&lt;/full-title&gt;&lt;abbr-1&gt;Current biology : CB&lt;/abbr-1&gt;&lt;/periodical&gt;&lt;pages&gt;1026-31&lt;/pages&gt;&lt;volume&gt;17&lt;/volume&gt;&lt;number&gt;12&lt;/number&gt;&lt;edition&gt;2007/06/16&lt;/edition&gt;&lt;keywords&gt;&lt;keyword&gt;Animals&lt;/keyword&gt;&lt;keyword&gt;Body Patterning&lt;/keyword&gt;&lt;keyword&gt;Cell Communication&lt;/keyword&gt;&lt;keyword&gt;Cell Movement&lt;/keyword&gt;&lt;keyword&gt;Chemokine CXCL12&lt;/keyword&gt;&lt;keyword&gt;Chemokines, CXC/genetics/*metabolism&lt;/keyword&gt;&lt;keyword&gt;Embryo, Nonmammalian/physiology&lt;/keyword&gt;&lt;keyword&gt;*Gene Expression Regulation, Developmental&lt;/keyword&gt;&lt;keyword&gt;Receptors, CXCR4/genetics/*metabolism&lt;/keyword&gt;&lt;keyword&gt;Receptors, G-Protein-Coupled/genetics/*metabolism&lt;/keyword&gt;&lt;keyword&gt;*Signal Transduction&lt;/keyword&gt;&lt;keyword&gt;Transcription, Genetic&lt;/keyword&gt;&lt;keyword&gt;Zebrafish/*embryology/genetics&lt;/keyword&gt;&lt;keyword&gt;Zebrafish Proteins/genetics/metabolism&lt;/keyword&gt;&lt;/keywords&gt;&lt;dates&gt;&lt;year&gt;2007&lt;/year&gt;&lt;pub-dates&gt;&lt;date&gt;Jun 19&lt;/date&gt;&lt;/pub-dates&gt;&lt;/dates&gt;&lt;isbn&gt;0960-9822 (Print)&amp;#xD;0960-9822 (Linking)&lt;/isbn&gt;&lt;accession-num&gt;17570670&lt;/accession-num&gt;&lt;urls&gt;&lt;related-urls&gt;&lt;url&gt;https://www.ncbi.nlm.nih.gov/pubmed/17570670&lt;/url&gt;&lt;/related-urls&gt;&lt;/urls&gt;&lt;electronic-resource-num&gt;10.1016/j.cub.2007.05.020&lt;/electronic-resource-num&gt;&lt;/record&gt;&lt;/Cite&gt;&lt;/EndNote&gt;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Valentin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2007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EB5D89" w:rsidRPr="00600B40" w14:paraId="1EE0A47F" w14:textId="77777777" w:rsidTr="00790CAB">
        <w:tc>
          <w:tcPr>
            <w:tcW w:w="1165" w:type="dxa"/>
          </w:tcPr>
          <w:p w14:paraId="37F4A825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  <w:i/>
                <w:iCs/>
              </w:rPr>
            </w:pPr>
            <w:r w:rsidRPr="00664A6C">
              <w:rPr>
                <w:rFonts w:ascii="Times New Roman" w:hAnsi="Times New Roman" w:cs="Times New Roman"/>
                <w:i/>
                <w:iCs/>
              </w:rPr>
              <w:t>pax5</w:t>
            </w:r>
          </w:p>
        </w:tc>
        <w:tc>
          <w:tcPr>
            <w:tcW w:w="3240" w:type="dxa"/>
          </w:tcPr>
          <w:p w14:paraId="3FE36FAE" w14:textId="77777777" w:rsidR="00EB5D89" w:rsidRPr="00664A6C" w:rsidRDefault="00EB5D89" w:rsidP="00790CAB">
            <w:pPr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None</w:t>
            </w:r>
          </w:p>
        </w:tc>
        <w:tc>
          <w:tcPr>
            <w:tcW w:w="2430" w:type="dxa"/>
          </w:tcPr>
          <w:p w14:paraId="134030B1" w14:textId="77777777" w:rsidR="00EB5D89" w:rsidRPr="00664A6C" w:rsidRDefault="00EB5D89" w:rsidP="00790CAB">
            <w:pPr>
              <w:jc w:val="both"/>
              <w:rPr>
                <w:rFonts w:ascii="Times New Roman" w:hAnsi="Times New Roman" w:cs="Times New Roman"/>
              </w:rPr>
            </w:pPr>
            <w:r w:rsidRPr="00664A6C">
              <w:rPr>
                <w:rFonts w:ascii="Times New Roman" w:hAnsi="Times New Roman" w:cs="Times New Roman"/>
              </w:rPr>
              <w:t>ZDB-GENE-001030-2</w:t>
            </w:r>
          </w:p>
        </w:tc>
        <w:tc>
          <w:tcPr>
            <w:tcW w:w="2970" w:type="dxa"/>
          </w:tcPr>
          <w:p w14:paraId="2098BEE9" w14:textId="77777777" w:rsidR="00EB5D89" w:rsidRPr="00600B40" w:rsidRDefault="00EB5D89" w:rsidP="00790CAB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Pfeffer&lt;/Author&gt;&lt;Year&gt;1998&lt;/Year&gt;&lt;RecNum&gt;2592&lt;/RecNum&gt;&lt;DisplayText&gt;(Pfeffer&lt;style face="italic"&gt; et al.&lt;/style&gt; 1998)&lt;/DisplayText&gt;&lt;record&gt;&lt;rec-number&gt;2592&lt;/rec-number&gt;&lt;foreign-keys&gt;&lt;key app="EN" db-id="z52rvevei2xepqe0098varr4dv0fxasredde" timestamp="0"&gt;2592&lt;/key&gt;&lt;/foreign-keys&gt;&lt;ref-type name="Journal Article"&gt;17&lt;/ref-type&gt;&lt;contributors&gt;&lt;authors&gt;&lt;author&gt;Pfeffer, P.L.&lt;/author&gt;&lt;author&gt;Gerster, T.&lt;/author&gt;&lt;author&gt;Lun, K.&lt;/author&gt;&lt;author&gt;Brand, M.&lt;/author&gt;&lt;author&gt;Busslinger, M.&lt;/author&gt;&lt;/authors&gt;&lt;/contributors&gt;&lt;titles&gt;&lt;title&gt;&lt;style face="normal" font="default" size="100%"&gt;Characterization of three novel members of the zebrafish &lt;/style&gt;&lt;style face="italic" font="default" size="100%"&gt;Pax2/5/8&lt;/style&gt;&lt;style face="normal" font="default" size="100%"&gt; family: dependency of &lt;/style&gt;&lt;style face="italic" font="default" size="100%"&gt;Pax5 &lt;/style&gt;&lt;style face="normal" font="default" size="100%"&gt;and &lt;/style&gt;&lt;style face="italic" font="default" size="100%"&gt;Pax8 &lt;/style&gt;&lt;style face="normal" font="default" size="100%"&gt;expression on the &lt;/style&gt;&lt;style face="italic" font="default" size="100%"&gt;Pax2.1&lt;/style&gt;&lt;style face="normal" font="default" size="100%"&gt; (&lt;/style&gt;&lt;style face="italic" font="default" size="100%"&gt;noi&lt;/style&gt;&lt;style face="normal" font="default" size="100%"&gt;) function&lt;/style&gt;&lt;/title&gt;&lt;secondary-title&gt;Development&lt;/secondary-title&gt;&lt;/titles&gt;&lt;periodical&gt;&lt;full-title&gt;Development&lt;/full-title&gt;&lt;/periodical&gt;&lt;pages&gt;3063-3074&lt;/pages&gt;&lt;volume&gt;125&lt;/volume&gt;&lt;number&gt;16&lt;/number&gt;&lt;dates&gt;&lt;year&gt;1998&lt;/year&gt;&lt;/dates&gt;&lt;urls&gt;&lt;/urls&gt;&lt;/record&gt;&lt;/Cite&gt;&lt;/EndNote&gt;</w:instrTex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>(Pfeffer</w:t>
            </w:r>
            <w:r w:rsidRPr="00600B40">
              <w:rPr>
                <w:rFonts w:ascii="Times New Roman" w:hAnsi="Times New Roman" w:cs="Times New Roman"/>
                <w:i/>
                <w:noProof/>
                <w:color w:val="000000" w:themeColor="text1"/>
              </w:rPr>
              <w:t xml:space="preserve"> et al.</w:t>
            </w:r>
            <w:r w:rsidRPr="00600B40">
              <w:rPr>
                <w:rFonts w:ascii="Times New Roman" w:hAnsi="Times New Roman" w:cs="Times New Roman"/>
                <w:noProof/>
                <w:color w:val="000000" w:themeColor="text1"/>
              </w:rPr>
              <w:t xml:space="preserve"> 1998)</w:t>
            </w:r>
            <w:r w:rsidRPr="00600B40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600B40" w:rsidDel="00431280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</w:tr>
    </w:tbl>
    <w:p w14:paraId="04EB82E4" w14:textId="77777777" w:rsidR="00445646" w:rsidRDefault="00445646" w:rsidP="00EB5D89">
      <w:pPr>
        <w:rPr>
          <w:rFonts w:ascii="Times New Roman" w:hAnsi="Times New Roman" w:cs="Times New Roman"/>
          <w:b/>
          <w:bCs/>
          <w:iCs/>
          <w:u w:val="single"/>
        </w:rPr>
      </w:pPr>
    </w:p>
    <w:p w14:paraId="3AD33938" w14:textId="0FAD42E2" w:rsidR="001F3DD3" w:rsidRDefault="00EB5D89" w:rsidP="00EB5D89">
      <w:r w:rsidRPr="00664A6C">
        <w:rPr>
          <w:rFonts w:ascii="Times New Roman" w:hAnsi="Times New Roman" w:cs="Times New Roman"/>
          <w:color w:val="000000"/>
          <w:lang w:val="en-GB"/>
        </w:rPr>
        <w:t xml:space="preserve">Column 1 lists genes used in this study. Previous names, where known, are provided in column 2. Column 3 contains the unique ZFIN identification number for each gene. Column 4 provides the reference for the </w:t>
      </w:r>
      <w:proofErr w:type="gramStart"/>
      <w:r w:rsidRPr="00664A6C">
        <w:rPr>
          <w:rFonts w:ascii="Times New Roman" w:hAnsi="Times New Roman" w:cs="Times New Roman"/>
          <w:i/>
          <w:iCs/>
          <w:color w:val="000000"/>
          <w:lang w:val="en-GB"/>
        </w:rPr>
        <w:t>in situ</w:t>
      </w:r>
      <w:proofErr w:type="gramEnd"/>
      <w:r w:rsidRPr="00664A6C">
        <w:rPr>
          <w:rFonts w:ascii="Times New Roman" w:hAnsi="Times New Roman" w:cs="Times New Roman"/>
          <w:i/>
          <w:iCs/>
          <w:color w:val="000000"/>
          <w:lang w:val="en-GB"/>
        </w:rPr>
        <w:t xml:space="preserve"> </w:t>
      </w:r>
      <w:r w:rsidRPr="00664A6C">
        <w:rPr>
          <w:rFonts w:ascii="Times New Roman" w:hAnsi="Times New Roman" w:cs="Times New Roman"/>
          <w:color w:val="000000"/>
          <w:lang w:val="en-GB"/>
        </w:rPr>
        <w:t>hybridization RNA riboprobe used in our experiments.</w:t>
      </w:r>
    </w:p>
    <w:sectPr w:rsidR="001F3DD3" w:rsidSect="001553B0">
      <w:pgSz w:w="12240" w:h="15840"/>
      <w:pgMar w:top="720" w:right="864" w:bottom="720" w:left="864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5D89"/>
    <w:rsid w:val="0005356F"/>
    <w:rsid w:val="00057E45"/>
    <w:rsid w:val="000C71A8"/>
    <w:rsid w:val="000D2EA7"/>
    <w:rsid w:val="00103A80"/>
    <w:rsid w:val="001054B7"/>
    <w:rsid w:val="00110703"/>
    <w:rsid w:val="001229D5"/>
    <w:rsid w:val="00131CE6"/>
    <w:rsid w:val="001339B4"/>
    <w:rsid w:val="00136BD7"/>
    <w:rsid w:val="00144097"/>
    <w:rsid w:val="00144376"/>
    <w:rsid w:val="001450B1"/>
    <w:rsid w:val="00147E65"/>
    <w:rsid w:val="001553B0"/>
    <w:rsid w:val="001A10A8"/>
    <w:rsid w:val="001D6FF8"/>
    <w:rsid w:val="001D7DD9"/>
    <w:rsid w:val="001F3DD3"/>
    <w:rsid w:val="002365C3"/>
    <w:rsid w:val="00236890"/>
    <w:rsid w:val="00237849"/>
    <w:rsid w:val="002427CE"/>
    <w:rsid w:val="00242AD1"/>
    <w:rsid w:val="002505EA"/>
    <w:rsid w:val="00257AF9"/>
    <w:rsid w:val="0027077A"/>
    <w:rsid w:val="00270BFD"/>
    <w:rsid w:val="0029638E"/>
    <w:rsid w:val="00296441"/>
    <w:rsid w:val="002A1AD4"/>
    <w:rsid w:val="002A335B"/>
    <w:rsid w:val="002E3B99"/>
    <w:rsid w:val="002F041E"/>
    <w:rsid w:val="00336CF9"/>
    <w:rsid w:val="00353064"/>
    <w:rsid w:val="00355C0A"/>
    <w:rsid w:val="0037361D"/>
    <w:rsid w:val="00377D13"/>
    <w:rsid w:val="003B12E3"/>
    <w:rsid w:val="003B5C0D"/>
    <w:rsid w:val="00403C17"/>
    <w:rsid w:val="00414F21"/>
    <w:rsid w:val="00445646"/>
    <w:rsid w:val="004665B4"/>
    <w:rsid w:val="00491F8C"/>
    <w:rsid w:val="004B7FF3"/>
    <w:rsid w:val="004D4ADD"/>
    <w:rsid w:val="004E5B08"/>
    <w:rsid w:val="00511273"/>
    <w:rsid w:val="00556BF0"/>
    <w:rsid w:val="005945F7"/>
    <w:rsid w:val="005D46F5"/>
    <w:rsid w:val="00605D8C"/>
    <w:rsid w:val="006315FA"/>
    <w:rsid w:val="00633818"/>
    <w:rsid w:val="00641AA0"/>
    <w:rsid w:val="0064243F"/>
    <w:rsid w:val="00652C20"/>
    <w:rsid w:val="006566A5"/>
    <w:rsid w:val="0066109A"/>
    <w:rsid w:val="006A5B58"/>
    <w:rsid w:val="006A65C7"/>
    <w:rsid w:val="006E0A91"/>
    <w:rsid w:val="00703331"/>
    <w:rsid w:val="00713F21"/>
    <w:rsid w:val="007409B0"/>
    <w:rsid w:val="007616E7"/>
    <w:rsid w:val="00790A63"/>
    <w:rsid w:val="007A2D63"/>
    <w:rsid w:val="007D1D00"/>
    <w:rsid w:val="007E29E3"/>
    <w:rsid w:val="007F37B6"/>
    <w:rsid w:val="00801421"/>
    <w:rsid w:val="00820065"/>
    <w:rsid w:val="00845460"/>
    <w:rsid w:val="00874C52"/>
    <w:rsid w:val="008B5BA7"/>
    <w:rsid w:val="00910821"/>
    <w:rsid w:val="00916359"/>
    <w:rsid w:val="009C1539"/>
    <w:rsid w:val="009D4F5F"/>
    <w:rsid w:val="009E1DD9"/>
    <w:rsid w:val="00A06E48"/>
    <w:rsid w:val="00A12A99"/>
    <w:rsid w:val="00A36B50"/>
    <w:rsid w:val="00A40135"/>
    <w:rsid w:val="00A479AC"/>
    <w:rsid w:val="00B3591A"/>
    <w:rsid w:val="00B45A6A"/>
    <w:rsid w:val="00B94D76"/>
    <w:rsid w:val="00BB46FC"/>
    <w:rsid w:val="00BE49F1"/>
    <w:rsid w:val="00BE6932"/>
    <w:rsid w:val="00BF06B8"/>
    <w:rsid w:val="00C02D77"/>
    <w:rsid w:val="00C05629"/>
    <w:rsid w:val="00C07B89"/>
    <w:rsid w:val="00C17013"/>
    <w:rsid w:val="00C170D2"/>
    <w:rsid w:val="00C221AE"/>
    <w:rsid w:val="00C434A8"/>
    <w:rsid w:val="00C434C4"/>
    <w:rsid w:val="00CB2674"/>
    <w:rsid w:val="00CC3957"/>
    <w:rsid w:val="00CE4A12"/>
    <w:rsid w:val="00D03BE5"/>
    <w:rsid w:val="00D150F8"/>
    <w:rsid w:val="00D27FDE"/>
    <w:rsid w:val="00D4166D"/>
    <w:rsid w:val="00D440AA"/>
    <w:rsid w:val="00D50466"/>
    <w:rsid w:val="00D82286"/>
    <w:rsid w:val="00D85AFB"/>
    <w:rsid w:val="00DE0D63"/>
    <w:rsid w:val="00DE56B7"/>
    <w:rsid w:val="00DE5C9E"/>
    <w:rsid w:val="00E12587"/>
    <w:rsid w:val="00E134C3"/>
    <w:rsid w:val="00E44322"/>
    <w:rsid w:val="00E51977"/>
    <w:rsid w:val="00E67A9F"/>
    <w:rsid w:val="00E97E40"/>
    <w:rsid w:val="00EA1BE2"/>
    <w:rsid w:val="00EA3F65"/>
    <w:rsid w:val="00EB5D89"/>
    <w:rsid w:val="00EE1398"/>
    <w:rsid w:val="00EF036D"/>
    <w:rsid w:val="00EF762F"/>
    <w:rsid w:val="00F00EF2"/>
    <w:rsid w:val="00F05AD0"/>
    <w:rsid w:val="00F21B74"/>
    <w:rsid w:val="00F37DAA"/>
    <w:rsid w:val="00F427D7"/>
    <w:rsid w:val="00F70F14"/>
    <w:rsid w:val="00F7421E"/>
    <w:rsid w:val="00F801ED"/>
    <w:rsid w:val="00FD29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1B2BA86"/>
  <w15:chartTrackingRefBased/>
  <w15:docId w15:val="{14FC9195-1443-1547-9541-7AE57054F7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B5D8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B5D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B5D89"/>
    <w:rPr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B5D89"/>
    <w:rPr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EB5D89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EB5D8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B5D8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5D89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im:715504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664</Words>
  <Characters>9488</Characters>
  <Application>Microsoft Office Word</Application>
  <DocSecurity>0</DocSecurity>
  <Lines>79</Lines>
  <Paragraphs>22</Paragraphs>
  <ScaleCrop>false</ScaleCrop>
  <Company/>
  <LinksUpToDate>false</LinksUpToDate>
  <CharactersWithSpaces>11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e Lewis</dc:creator>
  <cp:keywords/>
  <dc:description/>
  <cp:lastModifiedBy>samantha england</cp:lastModifiedBy>
  <cp:revision>11</cp:revision>
  <dcterms:created xsi:type="dcterms:W3CDTF">2020-10-17T14:53:00Z</dcterms:created>
  <dcterms:modified xsi:type="dcterms:W3CDTF">2020-10-17T14:57:00Z</dcterms:modified>
</cp:coreProperties>
</file>